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9BE590" w14:textId="2888EAF7" w:rsidR="00C01173" w:rsidRDefault="00895BA8">
      <w:pPr>
        <w:rPr>
          <w:rFonts w:ascii="Times New Roman" w:hAnsi="Times New Roman" w:cs="Times New Roman"/>
          <w:b/>
          <w:sz w:val="24"/>
        </w:rPr>
      </w:pPr>
      <w:bookmarkStart w:id="0" w:name="_GoBack"/>
      <w:bookmarkEnd w:id="0"/>
      <w:r>
        <w:rPr>
          <w:rFonts w:ascii="Times New Roman" w:hAnsi="Times New Roman" w:cs="Times New Roman"/>
          <w:b/>
          <w:sz w:val="24"/>
        </w:rPr>
        <w:t xml:space="preserve">Use of </w:t>
      </w:r>
      <w:r w:rsidR="002F3889">
        <w:rPr>
          <w:rFonts w:ascii="Times New Roman" w:hAnsi="Times New Roman" w:cs="Times New Roman"/>
          <w:b/>
          <w:sz w:val="24"/>
        </w:rPr>
        <w:t xml:space="preserve">commercial and </w:t>
      </w:r>
      <w:r>
        <w:rPr>
          <w:rFonts w:ascii="Times New Roman" w:hAnsi="Times New Roman" w:cs="Times New Roman"/>
          <w:b/>
          <w:sz w:val="24"/>
        </w:rPr>
        <w:t>agricultural waste</w:t>
      </w:r>
      <w:r w:rsidR="002F3889">
        <w:rPr>
          <w:rFonts w:ascii="Times New Roman" w:hAnsi="Times New Roman" w:cs="Times New Roman"/>
          <w:b/>
          <w:sz w:val="24"/>
        </w:rPr>
        <w:t xml:space="preserve"> as bio-adsorbents for removal of heavy metals </w:t>
      </w:r>
    </w:p>
    <w:p w14:paraId="27AADD2D" w14:textId="20248BB3" w:rsidR="00820DE4" w:rsidRDefault="00820DE4">
      <w:pPr>
        <w:rPr>
          <w:rFonts w:ascii="Times New Roman" w:hAnsi="Times New Roman" w:cs="Times New Roman"/>
          <w:sz w:val="24"/>
        </w:rPr>
      </w:pPr>
      <w:r>
        <w:rPr>
          <w:rFonts w:ascii="Times New Roman" w:hAnsi="Times New Roman" w:cs="Times New Roman"/>
          <w:sz w:val="24"/>
        </w:rPr>
        <w:t xml:space="preserve">With the industrial boom and advancement </w:t>
      </w:r>
      <w:r w:rsidR="002A45A6">
        <w:rPr>
          <w:rFonts w:ascii="Times New Roman" w:hAnsi="Times New Roman" w:cs="Times New Roman"/>
          <w:sz w:val="24"/>
        </w:rPr>
        <w:t xml:space="preserve">in </w:t>
      </w:r>
      <w:r>
        <w:rPr>
          <w:rFonts w:ascii="Times New Roman" w:hAnsi="Times New Roman" w:cs="Times New Roman"/>
          <w:sz w:val="24"/>
        </w:rPr>
        <w:t xml:space="preserve">industries large amount of waste </w:t>
      </w:r>
      <w:r w:rsidR="002A45A6">
        <w:rPr>
          <w:rFonts w:ascii="Times New Roman" w:hAnsi="Times New Roman" w:cs="Times New Roman"/>
          <w:sz w:val="24"/>
        </w:rPr>
        <w:t>is released of</w:t>
      </w:r>
      <w:r>
        <w:rPr>
          <w:rFonts w:ascii="Times New Roman" w:hAnsi="Times New Roman" w:cs="Times New Roman"/>
          <w:sz w:val="24"/>
        </w:rPr>
        <w:t xml:space="preserve"> different nature.</w:t>
      </w:r>
      <w:r w:rsidR="002A45A6">
        <w:rPr>
          <w:rFonts w:ascii="Times New Roman" w:hAnsi="Times New Roman" w:cs="Times New Roman"/>
          <w:sz w:val="24"/>
        </w:rPr>
        <w:t xml:space="preserve"> Handling waste having diverse nature is a big problem.</w:t>
      </w:r>
      <w:r>
        <w:rPr>
          <w:rFonts w:ascii="Times New Roman" w:hAnsi="Times New Roman" w:cs="Times New Roman"/>
          <w:sz w:val="24"/>
        </w:rPr>
        <w:t xml:space="preserve"> One of the recent problem due to this is release of heavy metals. Heavy metals are extremely dangerous and many of them are carcinogenic as well. </w:t>
      </w:r>
      <w:r w:rsidR="002A45A6">
        <w:rPr>
          <w:rFonts w:ascii="Times New Roman" w:hAnsi="Times New Roman" w:cs="Times New Roman"/>
          <w:sz w:val="24"/>
        </w:rPr>
        <w:t xml:space="preserve">Heavy metals pollution is increasing day by day and is posing a great threat to lives of all living organisms. Heavy metals are essential for proper growth and functioning of living organisms but in minute quantities. If their concentration increases more than permissible limit, they pose a great threat. No matter they are essential nutrients. Heavy metals are great nuisance as well because they can’t be biodegraded in to less toxic forms. </w:t>
      </w:r>
      <w:r w:rsidR="00BA1B83">
        <w:rPr>
          <w:rFonts w:ascii="Times New Roman" w:hAnsi="Times New Roman" w:cs="Times New Roman"/>
          <w:sz w:val="24"/>
        </w:rPr>
        <w:t>Several health problems are caused by heavy metals. Like oxides of iron and zinc cause vomiting and gastric problems. Ni, Cr, Cd and Cu are responsible for heart diseases, leukemia, cancer and Co and Mg cause anemia and hypertension. Exposure to excessive metals in air can lead to asthma, respiratory problems and cardiovascular problems</w:t>
      </w:r>
      <w:r w:rsidR="00F31668">
        <w:rPr>
          <w:rFonts w:ascii="Times New Roman" w:hAnsi="Times New Roman" w:cs="Times New Roman"/>
          <w:sz w:val="24"/>
        </w:rPr>
        <w:t xml:space="preserve"> </w:t>
      </w:r>
      <w:r w:rsidR="00F31668">
        <w:rPr>
          <w:rFonts w:ascii="Times New Roman" w:hAnsi="Times New Roman" w:cs="Times New Roman"/>
          <w:sz w:val="24"/>
        </w:rPr>
        <w:fldChar w:fldCharType="begin" w:fldLock="1"/>
      </w:r>
      <w:r w:rsidR="00F31668">
        <w:rPr>
          <w:rFonts w:ascii="Times New Roman" w:hAnsi="Times New Roman" w:cs="Times New Roman"/>
          <w:sz w:val="24"/>
        </w:rPr>
        <w:instrText>ADDIN CSL_CITATION {"citationItems":[{"id":"ITEM-1","itemData":{"DOI":"10.1007/398_2016_9","ISSN":"01795953","PMID":"27464847","abstract":"Environmental pollution has increased many folds in recent years and in some places has reached levels that are toxic to living things. Among pollutant types, toxic heavy metals and metalloids are among the chemicals that pose the highest threat to biological systems (Jjemba 2004). Unlike organic pollutants, which are biodegradable, heavy metals are not degraded into less hazardous end products (Gupta et al. 2001). Low concentrations of some heavy metals are essential for life, but some of them like Hg, As, Pb and Cd are biologically non-essential and very toxic to living organisms. Even the essential metals may become toxic if they are present at a concentration above the permissible level (Puttaiah and Kiran 2008). For example, exposure to Zn and Fe oxides produce gastric disorder and vomiting, irritation of the skin and mucous membranes. Intake of Ni, Cr, Pb, Cd and Cu causes heart problems, leukemia and cancer, while Co and Mg can cause anemia and hypertension (Drasch et al. 2006). Similarly, various studies indicated that overexposure to heavy metals in air can cause cardiovascular disorders (Miller et al. 2007; Schwartz 2001), asthma (Wiwatanadate and Liwsrisakun 2011), bronchitis/emphysema (Pope 2000), and other respiratory diseases (Dominici et al. 2006).","author":[{"dropping-particle":"","family":"Shakir","given":"Shakirullah Khan","non-dropping-particle":"","parse-names":false,"suffix":""},{"dropping-particle":"","family":"Azizullah","given":"Azizullah","non-dropping-particle":"","parse-names":false,"suffix":""},{"dropping-particle":"","family":"Murad","given":"Waheed","non-dropping-particle":"","parse-names":false,"suffix":""},{"dropping-particle":"","family":"Daud","given":"Muhammad K.","non-dropping-particle":"","parse-names":false,"suffix":""},{"dropping-particle":"","family":"Nabeela","given":"Farhat","non-dropping-particle":"","parse-names":false,"suffix":""},{"dropping-particle":"","family":"Rahman","given":"Hazir","non-dropping-particle":"","parse-names":false,"suffix":""},{"dropping-particle":"","family":"Ur Rehman","given":"Shafiq","non-dropping-particle":"","parse-names":false,"suffix":""},{"dropping-particle":"","family":"H</w:instrText>
      </w:r>
      <w:r w:rsidR="00F31668">
        <w:rPr>
          <w:rFonts w:ascii="Tahoma" w:hAnsi="Tahoma" w:cs="Tahoma"/>
          <w:sz w:val="24"/>
        </w:rPr>
        <w:instrText>�</w:instrText>
      </w:r>
      <w:r w:rsidR="00F31668">
        <w:rPr>
          <w:rFonts w:ascii="Times New Roman" w:hAnsi="Times New Roman" w:cs="Times New Roman"/>
          <w:sz w:val="24"/>
        </w:rPr>
        <w:instrText>der","given":"Donat Peter","non-dropping-particle":"","parse-names":false,"suffix":""}],"container-title":"Reviews of Environmental Contamination and Toxicology","id":"ITEM-1","issued":{"date-parts":[["2017","1","1"]]},"publisher":"Springer New York LLC","title":"Toxic metal pollution in Pakistan and its possible risks to public health","type":"article-journal","volume":"242"},"uris":["http://www.mendeley.com/documents/?uuid=7f82f7c7-e507-3c93-a21b-acf383692a66"]}],"mendeley":{"formattedCitation":"(Shakir et al., 2017)","plainTextFormattedCitation":"(Shakir et al., 2017)","previouslyFormattedCitation":"(Shakir et al., 2017)"},"properties":{"noteIndex":0},"schema":"https://github.com/citation-style-language/schema/raw/master/csl-citation.json"}</w:instrText>
      </w:r>
      <w:r w:rsidR="00F31668">
        <w:rPr>
          <w:rFonts w:ascii="Times New Roman" w:hAnsi="Times New Roman" w:cs="Times New Roman"/>
          <w:sz w:val="24"/>
        </w:rPr>
        <w:fldChar w:fldCharType="separate"/>
      </w:r>
      <w:r w:rsidR="00F31668" w:rsidRPr="00F31668">
        <w:rPr>
          <w:rFonts w:ascii="Times New Roman" w:hAnsi="Times New Roman" w:cs="Times New Roman"/>
          <w:noProof/>
          <w:sz w:val="24"/>
        </w:rPr>
        <w:t>(Shakir et al., 2017)</w:t>
      </w:r>
      <w:r w:rsidR="00F31668">
        <w:rPr>
          <w:rFonts w:ascii="Times New Roman" w:hAnsi="Times New Roman" w:cs="Times New Roman"/>
          <w:sz w:val="24"/>
        </w:rPr>
        <w:fldChar w:fldCharType="end"/>
      </w:r>
      <w:r w:rsidR="00F31668">
        <w:rPr>
          <w:rFonts w:ascii="Times New Roman" w:hAnsi="Times New Roman" w:cs="Times New Roman"/>
          <w:sz w:val="24"/>
        </w:rPr>
        <w:t xml:space="preserve">. </w:t>
      </w:r>
    </w:p>
    <w:p w14:paraId="1CF462EE" w14:textId="77777777" w:rsidR="00346530" w:rsidRDefault="00F31668">
      <w:pPr>
        <w:rPr>
          <w:rFonts w:ascii="Times New Roman" w:hAnsi="Times New Roman" w:cs="Times New Roman"/>
          <w:sz w:val="24"/>
        </w:rPr>
      </w:pPr>
      <w:r>
        <w:rPr>
          <w:rFonts w:ascii="Times New Roman" w:hAnsi="Times New Roman" w:cs="Times New Roman"/>
          <w:sz w:val="24"/>
        </w:rPr>
        <w:t xml:space="preserve">Treatment of effluents before releasing them is extremely necessary, otherwise it will cause excessive deterioration of ecosystem. For </w:t>
      </w:r>
      <w:r w:rsidR="00E96EF0">
        <w:rPr>
          <w:rFonts w:ascii="Times New Roman" w:hAnsi="Times New Roman" w:cs="Times New Roman"/>
          <w:sz w:val="24"/>
        </w:rPr>
        <w:t>this scientist</w:t>
      </w:r>
      <w:r>
        <w:rPr>
          <w:rFonts w:ascii="Times New Roman" w:hAnsi="Times New Roman" w:cs="Times New Roman"/>
          <w:sz w:val="24"/>
        </w:rPr>
        <w:t xml:space="preserve"> have devised different techniques for removal of heavy </w:t>
      </w:r>
      <w:r w:rsidR="00765A7C">
        <w:rPr>
          <w:rFonts w:ascii="Times New Roman" w:hAnsi="Times New Roman" w:cs="Times New Roman"/>
          <w:sz w:val="24"/>
        </w:rPr>
        <w:t xml:space="preserve">metals. </w:t>
      </w:r>
      <w:r w:rsidR="00E96EF0">
        <w:rPr>
          <w:rFonts w:ascii="Times New Roman" w:hAnsi="Times New Roman" w:cs="Times New Roman"/>
          <w:sz w:val="24"/>
        </w:rPr>
        <w:t xml:space="preserve">Conventional techniques include various physico-chemical techniques. Physical techniques are </w:t>
      </w:r>
      <w:r w:rsidR="00E96EF0" w:rsidRPr="00E96EF0">
        <w:rPr>
          <w:rFonts w:ascii="Times New Roman" w:hAnsi="Times New Roman" w:cs="Times New Roman"/>
          <w:sz w:val="24"/>
        </w:rPr>
        <w:t>mechanical screening, hydrodynamic classification, gravity concentration, flotation, magnetic separation, electrostatic separation and attrition scrubbing</w:t>
      </w:r>
      <w:r w:rsidR="00E96EF0">
        <w:rPr>
          <w:rFonts w:ascii="Times New Roman" w:hAnsi="Times New Roman" w:cs="Times New Roman"/>
          <w:sz w:val="24"/>
        </w:rPr>
        <w:t xml:space="preserve">. </w:t>
      </w:r>
    </w:p>
    <w:p w14:paraId="6FA065CC" w14:textId="2C92437D" w:rsidR="00346530" w:rsidRDefault="00E96EF0">
      <w:pPr>
        <w:rPr>
          <w:rFonts w:ascii="Times New Roman" w:hAnsi="Times New Roman" w:cs="Times New Roman"/>
          <w:sz w:val="24"/>
        </w:rPr>
      </w:pPr>
      <w:r>
        <w:rPr>
          <w:rFonts w:ascii="Times New Roman" w:hAnsi="Times New Roman" w:cs="Times New Roman"/>
          <w:sz w:val="24"/>
        </w:rPr>
        <w:t xml:space="preserve">The chemical techniques are </w:t>
      </w:r>
      <w:r w:rsidRPr="00E96EF0">
        <w:rPr>
          <w:rFonts w:ascii="Times New Roman" w:hAnsi="Times New Roman" w:cs="Times New Roman"/>
          <w:sz w:val="24"/>
        </w:rPr>
        <w:t>chemical precipitation, flotation, adsorption, ion exchange</w:t>
      </w:r>
      <w:r w:rsidR="00C27402">
        <w:rPr>
          <w:rFonts w:ascii="Times New Roman" w:hAnsi="Times New Roman" w:cs="Times New Roman"/>
          <w:sz w:val="24"/>
        </w:rPr>
        <w:t>, coagulation and flocculation</w:t>
      </w:r>
      <w:r w:rsidR="00347CC1">
        <w:rPr>
          <w:rFonts w:ascii="Times New Roman" w:hAnsi="Times New Roman" w:cs="Times New Roman"/>
          <w:sz w:val="24"/>
        </w:rPr>
        <w:t>, electrodialysis</w:t>
      </w:r>
      <w:r w:rsidRPr="00E96EF0">
        <w:rPr>
          <w:rFonts w:ascii="Times New Roman" w:hAnsi="Times New Roman" w:cs="Times New Roman"/>
          <w:sz w:val="24"/>
        </w:rPr>
        <w:t xml:space="preserve"> and electrochemical deposition</w:t>
      </w:r>
      <w:r>
        <w:rPr>
          <w:rFonts w:ascii="Times New Roman" w:hAnsi="Times New Roman" w:cs="Times New Roman"/>
          <w:sz w:val="24"/>
        </w:rPr>
        <w:t xml:space="preserve">. </w:t>
      </w:r>
      <w:r w:rsidR="00C27402">
        <w:rPr>
          <w:rFonts w:ascii="Times New Roman" w:hAnsi="Times New Roman" w:cs="Times New Roman"/>
          <w:sz w:val="24"/>
        </w:rPr>
        <w:t xml:space="preserve">These techniques were used conventionally, but they had some drawbacks. Their limitations include production of large amount of sludge, less efficiency, high operation cost and sensitive operation conditions. Treating waste is done with a concept of reducing amount of waste but these techniques produce a large amount of waste at the end. For an industrialist the main goal is generation of revenue not spending money on treating waste. </w:t>
      </w:r>
      <w:r w:rsidR="000823F9">
        <w:rPr>
          <w:rFonts w:ascii="Times New Roman" w:hAnsi="Times New Roman" w:cs="Times New Roman"/>
          <w:sz w:val="24"/>
        </w:rPr>
        <w:t>That’s why h</w:t>
      </w:r>
      <w:r w:rsidR="00C27402">
        <w:rPr>
          <w:rFonts w:ascii="Times New Roman" w:hAnsi="Times New Roman" w:cs="Times New Roman"/>
          <w:sz w:val="24"/>
        </w:rPr>
        <w:t xml:space="preserve">igh operation </w:t>
      </w:r>
      <w:r w:rsidR="000823F9">
        <w:rPr>
          <w:rFonts w:ascii="Times New Roman" w:hAnsi="Times New Roman" w:cs="Times New Roman"/>
          <w:sz w:val="24"/>
        </w:rPr>
        <w:t xml:space="preserve">cost techniques are not favoured. </w:t>
      </w:r>
      <w:r w:rsidR="00C27402">
        <w:rPr>
          <w:rFonts w:ascii="Times New Roman" w:hAnsi="Times New Roman" w:cs="Times New Roman"/>
          <w:sz w:val="24"/>
        </w:rPr>
        <w:t>Due to these drawbacks their use become limited</w:t>
      </w:r>
      <w:r w:rsidR="000823F9">
        <w:rPr>
          <w:rFonts w:ascii="Times New Roman" w:hAnsi="Times New Roman" w:cs="Times New Roman"/>
          <w:sz w:val="24"/>
        </w:rPr>
        <w:t xml:space="preserve"> </w:t>
      </w:r>
      <w:r w:rsidR="000823F9">
        <w:rPr>
          <w:rFonts w:ascii="Times New Roman" w:hAnsi="Times New Roman" w:cs="Times New Roman"/>
          <w:sz w:val="24"/>
        </w:rPr>
        <w:fldChar w:fldCharType="begin" w:fldLock="1"/>
      </w:r>
      <w:r w:rsidR="00EB02F3">
        <w:rPr>
          <w:rFonts w:ascii="Times New Roman" w:hAnsi="Times New Roman" w:cs="Times New Roman"/>
          <w:sz w:val="24"/>
        </w:rPr>
        <w:instrText>ADDIN CSL_CITATION {"citationItems":[{"id":"ITEM-1","itemData":{"abstract":"—Methods for treating industrial wastewater containing heavy metals often involve technologies for reduction of toxicity in order to meet technology-based treatment standards. This article was focused on the recently developed and newly applicable various treatment processes for the removal of heavy metals from industrial wastewater. Physico-chemical removal processes such as; adsorption on new adsorbents, ion exchange, membrane filtration, electrodialysis, reverse osmosis, ultrafiltration and photocatalysis were discussed. Their advantages and drawbacks in application were evaluated. In the processes of biological treatments microorganisms play a role of settling solids in the solution. Activated sludge, trickling filters, stabilization ponds are widely used for treating industrial wastewater. Bioadsorption is a new biological method and various low cost bioadsorbents (agricultural waste, forest waste, industrial waste, algae etc.) are used for maximum removal of heavy metals from wastewater. Bioadsorption techniques are eco friendly best solutions for removing heavy metals from wastewater rather than physic-chemical methods. But chemical methods are most suitable treatments for toxic inorganic compounds produced from various industries which cannot removed from any biological and physical techniques.","author":[{"dropping-particle":"","family":"Gunatilake","given":"S K","non-dropping-particle":"","parse-names":false,"suffix":""}],"id":"ITEM-1","issue":"1","issued":{"date-parts":[["2015"]]},"page":"12-18","title":"Methods of Removing Heavy Metals from Industrial Wastewater","type":"article-journal","volume":"1"},"uris":["http://www.mendeley.com/documents/?uuid=5c83be8e-615d-4870-9003-d4fa12e158fb"]}],"mendeley":{"formattedCitation":"(Gunatilake, 2015)","plainTextFormattedCitation":"(Gunatilake, 2015)","previouslyFormattedCitation":"(Gunatilake, 2015)"},"properties":{"noteIndex":0},"schema":"https://github.com/citation-style-language/schema/raw/master/csl-citation.json"}</w:instrText>
      </w:r>
      <w:r w:rsidR="000823F9">
        <w:rPr>
          <w:rFonts w:ascii="Times New Roman" w:hAnsi="Times New Roman" w:cs="Times New Roman"/>
          <w:sz w:val="24"/>
        </w:rPr>
        <w:fldChar w:fldCharType="separate"/>
      </w:r>
      <w:r w:rsidR="000823F9" w:rsidRPr="000823F9">
        <w:rPr>
          <w:rFonts w:ascii="Times New Roman" w:hAnsi="Times New Roman" w:cs="Times New Roman"/>
          <w:noProof/>
          <w:sz w:val="24"/>
        </w:rPr>
        <w:t>(Gunatilake, 2015)</w:t>
      </w:r>
      <w:r w:rsidR="000823F9">
        <w:rPr>
          <w:rFonts w:ascii="Times New Roman" w:hAnsi="Times New Roman" w:cs="Times New Roman"/>
          <w:sz w:val="24"/>
        </w:rPr>
        <w:fldChar w:fldCharType="end"/>
      </w:r>
      <w:r w:rsidR="00C27402">
        <w:rPr>
          <w:rFonts w:ascii="Times New Roman" w:hAnsi="Times New Roman" w:cs="Times New Roman"/>
          <w:sz w:val="24"/>
        </w:rPr>
        <w:t>.</w:t>
      </w:r>
      <w:r w:rsidR="000823F9">
        <w:rPr>
          <w:rFonts w:ascii="Times New Roman" w:hAnsi="Times New Roman" w:cs="Times New Roman"/>
          <w:sz w:val="24"/>
        </w:rPr>
        <w:t xml:space="preserve"> </w:t>
      </w:r>
    </w:p>
    <w:p w14:paraId="3510237A" w14:textId="50EB8CEB" w:rsidR="00F31668" w:rsidRDefault="000823F9">
      <w:pPr>
        <w:rPr>
          <w:rFonts w:ascii="Times New Roman" w:hAnsi="Times New Roman" w:cs="Times New Roman"/>
          <w:sz w:val="24"/>
        </w:rPr>
      </w:pPr>
      <w:r>
        <w:rPr>
          <w:rFonts w:ascii="Times New Roman" w:hAnsi="Times New Roman" w:cs="Times New Roman"/>
          <w:sz w:val="24"/>
        </w:rPr>
        <w:t xml:space="preserve">As a result, scientists came up with a new idea. They introduced adsorption technique.  For adsorption process different materials are used. </w:t>
      </w:r>
      <w:r w:rsidR="00346530">
        <w:rPr>
          <w:rFonts w:ascii="Times New Roman" w:hAnsi="Times New Roman" w:cs="Times New Roman"/>
          <w:sz w:val="24"/>
        </w:rPr>
        <w:t>Materials possessing high surface area, porous structure, high ion exchange capacity and presence in large amount in nature</w:t>
      </w:r>
      <w:r w:rsidR="00347CC1">
        <w:rPr>
          <w:rFonts w:ascii="Times New Roman" w:hAnsi="Times New Roman" w:cs="Times New Roman"/>
          <w:sz w:val="24"/>
        </w:rPr>
        <w:t xml:space="preserve"> make it a suitable material for adsorption purpo</w:t>
      </w:r>
      <w:r w:rsidR="00AD5DBF">
        <w:rPr>
          <w:rFonts w:ascii="Times New Roman" w:hAnsi="Times New Roman" w:cs="Times New Roman"/>
          <w:sz w:val="24"/>
        </w:rPr>
        <w:t xml:space="preserve">ses </w:t>
      </w:r>
      <w:r w:rsidR="00AD5DBF">
        <w:rPr>
          <w:rFonts w:ascii="Times New Roman" w:hAnsi="Times New Roman" w:cs="Times New Roman"/>
          <w:sz w:val="24"/>
        </w:rPr>
        <w:fldChar w:fldCharType="begin" w:fldLock="1"/>
      </w:r>
      <w:r w:rsidR="00AD5DBF">
        <w:rPr>
          <w:rFonts w:ascii="Times New Roman" w:hAnsi="Times New Roman" w:cs="Times New Roman"/>
          <w:sz w:val="24"/>
        </w:rPr>
        <w:instrText>ADDIN CSL_CITATION {"citationItems":[{"id":"ITEM-1","itemData":{"author":[{"dropping-particle":"","family":"Renu; Madhu Agarwal K. Singh","given":"","non-dropping-particle":"","parse-names":false,"suffix":""}],"container-title":"Journal of Water Reuse and Desalination (2017) ","id":"ITEM-1","issued":{"date-parts":[["2016"]]},"title":"Heavy metal removal from wastewater using various adsorbents","type":"article-journal"},"uris":["http://www.mendeley.com/documents/?uuid=5af4bc9e-4295-3b5a-a2e4-4aa9e50e761c"]}],"mendeley":{"formattedCitation":"(Renu; Madhu Agarwal K. Singh, 2016)","plainTextFormattedCitation":"(Renu; Madhu Agarwal K. Singh, 2016)","previouslyFormattedCitation":"(Renu; Madhu Agarwal K. Singh, 2016)"},"properties":{"noteIndex":0},"schema":"https://github.com/citation-style-language/schema/raw/master/csl-citation.json"}</w:instrText>
      </w:r>
      <w:r w:rsidR="00AD5DBF">
        <w:rPr>
          <w:rFonts w:ascii="Times New Roman" w:hAnsi="Times New Roman" w:cs="Times New Roman"/>
          <w:sz w:val="24"/>
        </w:rPr>
        <w:fldChar w:fldCharType="separate"/>
      </w:r>
      <w:r w:rsidR="00AD5DBF" w:rsidRPr="00AD5DBF">
        <w:rPr>
          <w:rFonts w:ascii="Times New Roman" w:hAnsi="Times New Roman" w:cs="Times New Roman"/>
          <w:noProof/>
          <w:sz w:val="24"/>
        </w:rPr>
        <w:t>(Renu; Madhu Agarwal K. Singh, 2016)</w:t>
      </w:r>
      <w:r w:rsidR="00AD5DBF">
        <w:rPr>
          <w:rFonts w:ascii="Times New Roman" w:hAnsi="Times New Roman" w:cs="Times New Roman"/>
          <w:sz w:val="24"/>
        </w:rPr>
        <w:fldChar w:fldCharType="end"/>
      </w:r>
      <w:r w:rsidR="00347CC1">
        <w:rPr>
          <w:rFonts w:ascii="Times New Roman" w:hAnsi="Times New Roman" w:cs="Times New Roman"/>
          <w:sz w:val="24"/>
        </w:rPr>
        <w:t xml:space="preserve">. </w:t>
      </w:r>
      <w:r w:rsidR="00A33D17">
        <w:rPr>
          <w:rFonts w:ascii="Times New Roman" w:hAnsi="Times New Roman" w:cs="Times New Roman"/>
          <w:sz w:val="24"/>
        </w:rPr>
        <w:t xml:space="preserve">Some of the adsorbents that are used commercially are graphene, activated carbon and carbon nanotubes. </w:t>
      </w:r>
      <w:r>
        <w:rPr>
          <w:rFonts w:ascii="Times New Roman" w:hAnsi="Times New Roman" w:cs="Times New Roman"/>
          <w:sz w:val="24"/>
        </w:rPr>
        <w:t xml:space="preserve">Graphene is used </w:t>
      </w:r>
      <w:r w:rsidR="007B28A2">
        <w:rPr>
          <w:rFonts w:ascii="Times New Roman" w:hAnsi="Times New Roman" w:cs="Times New Roman"/>
          <w:sz w:val="24"/>
        </w:rPr>
        <w:t xml:space="preserve">as this </w:t>
      </w:r>
      <w:r>
        <w:rPr>
          <w:rFonts w:ascii="Times New Roman" w:hAnsi="Times New Roman" w:cs="Times New Roman"/>
          <w:sz w:val="24"/>
        </w:rPr>
        <w:t xml:space="preserve">nanomaterial </w:t>
      </w:r>
      <w:r w:rsidR="007B28A2">
        <w:rPr>
          <w:rFonts w:ascii="Times New Roman" w:hAnsi="Times New Roman" w:cs="Times New Roman"/>
          <w:sz w:val="24"/>
        </w:rPr>
        <w:t xml:space="preserve">is efficient in removal of heavy metals because of high surface area, enhanced active sites and functional groups that facilitate the removal. It is a </w:t>
      </w:r>
      <w:r w:rsidR="00735B9C">
        <w:rPr>
          <w:rFonts w:ascii="Times New Roman" w:hAnsi="Times New Roman" w:cs="Times New Roman"/>
          <w:sz w:val="24"/>
        </w:rPr>
        <w:t>carbon-based</w:t>
      </w:r>
      <w:r w:rsidR="007B28A2">
        <w:rPr>
          <w:rFonts w:ascii="Times New Roman" w:hAnsi="Times New Roman" w:cs="Times New Roman"/>
          <w:sz w:val="24"/>
        </w:rPr>
        <w:t xml:space="preserve"> nanomaterial with high chemical stability. </w:t>
      </w:r>
      <w:r w:rsidR="00735B9C">
        <w:rPr>
          <w:rFonts w:ascii="Times New Roman" w:hAnsi="Times New Roman" w:cs="Times New Roman"/>
          <w:sz w:val="24"/>
        </w:rPr>
        <w:t xml:space="preserve">It can be oxidized to add hydrophilic groups for removal of heavy metals. Another adsorbent is use of activated carbon. It was first made by wood materials. </w:t>
      </w:r>
      <w:r w:rsidR="00A61196">
        <w:rPr>
          <w:rFonts w:ascii="Times New Roman" w:hAnsi="Times New Roman" w:cs="Times New Roman"/>
          <w:sz w:val="24"/>
        </w:rPr>
        <w:t xml:space="preserve">It is a good adsorbent because of high porosity and high internal surface area. </w:t>
      </w:r>
      <w:r w:rsidR="00346530">
        <w:rPr>
          <w:rFonts w:ascii="Times New Roman" w:hAnsi="Times New Roman" w:cs="Times New Roman"/>
          <w:sz w:val="24"/>
        </w:rPr>
        <w:t>It can be made from any material having high carbon content. But afterwards its use decreased because of high cost. Carbon nanotubes are used as well for adsorption purposes. They are efficient adsorbent because of chemical stability, excellent mechanical and chemical properties, well developed mesopores and large surface area. These adsorbents are expensive so their use become limited</w:t>
      </w:r>
      <w:r w:rsidR="00AD5DBF">
        <w:rPr>
          <w:rFonts w:ascii="Times New Roman" w:hAnsi="Times New Roman" w:cs="Times New Roman"/>
          <w:sz w:val="24"/>
        </w:rPr>
        <w:t xml:space="preserve"> </w:t>
      </w:r>
      <w:r w:rsidR="00AD5DBF">
        <w:rPr>
          <w:rFonts w:ascii="Times New Roman" w:hAnsi="Times New Roman" w:cs="Times New Roman"/>
          <w:sz w:val="24"/>
        </w:rPr>
        <w:fldChar w:fldCharType="begin" w:fldLock="1"/>
      </w:r>
      <w:r w:rsidR="00034D93">
        <w:rPr>
          <w:rFonts w:ascii="Times New Roman" w:hAnsi="Times New Roman" w:cs="Times New Roman"/>
          <w:sz w:val="24"/>
        </w:rPr>
        <w:instrText>ADDIN CSL_CITATION {"citationItems":[{"id":"ITEM-1","itemData":{"abstract":"—Methods for treating industrial wastewater containing heavy metals often involve technologies for reduction of toxicity in order to meet technology-based treatment standards. This article was focused on the recently developed and newly applicable various treatment processes for the removal of heavy metals from industrial wastewater. Physico-chemical removal processes such as; adsorption on new adsorbents, ion exchange, membrane filtration, electrodialysis, reverse osmosis, ultrafiltration and photocatalysis were discussed. Their advantages and drawbacks in application were evaluated. In the processes of biological treatments microorganisms play a role of settling solids in the solution. Activated sludge, trickling filters, stabilization ponds are widely used for treating industrial wastewater. Bioadsorption is a new biological method and various low cost bioadsorbents (agricultural waste, forest waste, industrial waste, algae etc.) are used for maximum removal of heavy metals from wastewater. Bioadsorption techniques are eco friendly best solutions for removing heavy metals from wastewater rather than physic-chemical methods. But chemical methods are most suitable treatments for toxic inorganic compounds produced from various industries which cannot removed from any biological and physical techniques.","author":[{"dropping-particle":"","family":"Gunatilake","given":"S K","non-dropping-particle":"","parse-names":false,"suffix":""}],"id":"ITEM-1","issue":"1","issued":{"date-parts":[["2015"]]},"page":"12-18","title":"Methods of Removing Heavy Metals from Industrial Wastewater","type":"article-journal","volume":"1"},"uris":["http://www.mendeley.com/documents/?uuid=a12d0f68-0ec1-4864-b0ca-a2d3fb3e5042"]}],"mendeley":{"formattedCitation":"(Gunatilake, 2015)","plainTextFormattedCitation":"(Gunatilake, 2015)","previouslyFormattedCitation":"(Gunatilake, 2015)"},"properties":{"noteIndex":0},"schema":"https://github.com/citation-style-language/schema/raw/master/csl-citation.json"}</w:instrText>
      </w:r>
      <w:r w:rsidR="00AD5DBF">
        <w:rPr>
          <w:rFonts w:ascii="Times New Roman" w:hAnsi="Times New Roman" w:cs="Times New Roman"/>
          <w:sz w:val="24"/>
        </w:rPr>
        <w:fldChar w:fldCharType="separate"/>
      </w:r>
      <w:r w:rsidR="00AD5DBF" w:rsidRPr="00AD5DBF">
        <w:rPr>
          <w:rFonts w:ascii="Times New Roman" w:hAnsi="Times New Roman" w:cs="Times New Roman"/>
          <w:noProof/>
          <w:sz w:val="24"/>
        </w:rPr>
        <w:t>(Gunatilake, 2015)</w:t>
      </w:r>
      <w:r w:rsidR="00AD5DBF">
        <w:rPr>
          <w:rFonts w:ascii="Times New Roman" w:hAnsi="Times New Roman" w:cs="Times New Roman"/>
          <w:sz w:val="24"/>
        </w:rPr>
        <w:fldChar w:fldCharType="end"/>
      </w:r>
      <w:r w:rsidR="00346530">
        <w:rPr>
          <w:rFonts w:ascii="Times New Roman" w:hAnsi="Times New Roman" w:cs="Times New Roman"/>
          <w:sz w:val="24"/>
        </w:rPr>
        <w:t>.</w:t>
      </w:r>
      <w:r w:rsidR="00AD5DBF">
        <w:rPr>
          <w:rFonts w:ascii="Times New Roman" w:hAnsi="Times New Roman" w:cs="Times New Roman"/>
          <w:sz w:val="24"/>
        </w:rPr>
        <w:t xml:space="preserve"> </w:t>
      </w:r>
      <w:r w:rsidR="00346530">
        <w:rPr>
          <w:rFonts w:ascii="Times New Roman" w:hAnsi="Times New Roman" w:cs="Times New Roman"/>
          <w:sz w:val="24"/>
        </w:rPr>
        <w:t xml:space="preserve"> </w:t>
      </w:r>
    </w:p>
    <w:p w14:paraId="456061E4" w14:textId="01964B4B" w:rsidR="000F53C2" w:rsidRDefault="000F53C2">
      <w:pPr>
        <w:rPr>
          <w:rFonts w:ascii="Times New Roman" w:hAnsi="Times New Roman" w:cs="Times New Roman"/>
          <w:sz w:val="24"/>
        </w:rPr>
      </w:pPr>
      <w:r>
        <w:rPr>
          <w:rFonts w:ascii="Times New Roman" w:hAnsi="Times New Roman" w:cs="Times New Roman"/>
          <w:sz w:val="24"/>
        </w:rPr>
        <w:lastRenderedPageBreak/>
        <w:t xml:space="preserve">To overcome this problem scientists came up with a new idea to deal with problem of heavy metals. They used agricultural waste as bioadsorbent for removal of heavy metals from wastewater. They are preferred because of low cost, high renewability, high affinity with metals and easy regeneration. </w:t>
      </w:r>
      <w:r w:rsidR="00B811B8">
        <w:rPr>
          <w:rFonts w:ascii="Times New Roman" w:hAnsi="Times New Roman" w:cs="Times New Roman"/>
          <w:sz w:val="24"/>
        </w:rPr>
        <w:t xml:space="preserve">It is a new technique to handle waste and reduce its quantity in an eco-friendly way </w:t>
      </w:r>
      <w:r w:rsidR="00B811B8">
        <w:rPr>
          <w:rFonts w:ascii="Times New Roman" w:hAnsi="Times New Roman" w:cs="Times New Roman"/>
          <w:sz w:val="24"/>
        </w:rPr>
        <w:fldChar w:fldCharType="begin" w:fldLock="1"/>
      </w:r>
      <w:r w:rsidR="00A63051">
        <w:rPr>
          <w:rFonts w:ascii="Times New Roman" w:hAnsi="Times New Roman" w:cs="Times New Roman"/>
          <w:sz w:val="24"/>
        </w:rPr>
        <w:instrText>ADDIN CSL_CITATION {"citationItems":[{"id":"ITEM-1","itemData":{"DOI":"10.1016/J.BIORTECH.2013.08.124","ISSN":"0960-8524","PMID":"24045220","abstract":"This critical review discusses the potential use of agricultural waste based biosorbents (AWBs) for sequestering heavy metals in terms of their adsorption capacities, binding mechanisms, operating factors and pretreatment methods. The literature survey indicates that AWBs have shown equal or even greater adsorption capacities compared to conventional adsorbents. Thanks to modern molecular biotechnologies, the roles of functional groups in biosorption process are better understood. Of process factors, pH appears to be the most influential. In most cases, chemical pretreatments bring about an obvious improvement in metal uptake capacity. However, there are still several gaps, which require further investigation, such as (i) searching for novel, multi-function AWBs, (ii) developing cost-effective modification methods and (iii) assessing AWBs under multi-metal and real wastewater systems. Once these challenges are settled, the replacement of traditional adsorbents by AWBs in decontaminating heavy metals from wastewater can be expected in the future. © 2013 Elsevier Ltd.","author":[{"dropping-particle":"","family":"Nguyen","given":"T. A.H.","non-dropping-particle":"","parse-names":false,"suffix":""},{"dropping-particle":"","family":"Ngo","given":"H. H.","non-dropping-particle":"","parse-names":false,"suffix":""},{"dropping-particle":"","family":"Guo","given":"W. S.","non-dropping-particle":"","parse-names":false,"suffix":""},{"dropping-particle":"","family":"Zhang","given":"J.","non-dropping-particle":"","parse-names":false,"suffix":""},{"dropping-particle":"","family":"Liang","given":"S.","non-dropping-particle":"","parse-names":false,"suffix":""},{"dropping-particle":"","family":"Yue","given":"Q. Y.","non-dropping-particle":"","parse-names":false,"suffix":""},{"dropping-particle":"","family":"Li","given":"Q.","non-dropping-particle":"","parse-names":false,"suffix":""},{"dropping-particle":"V.","family":"Nguyen","given":"T.","non-dropping-particle":"","parse-names":false,"suffix":""}],"container-title":"Bioresource Technology","id":"ITEM-1","issued":{"date-parts":[["2013","11","1"]]},"page":"574-585","publisher":"Elsevier","title":"Applicability of agricultural waste and by-products for adsorptive removal of heavy metals from wastewater","type":"article-journal","volume":"148"},"uris":["http://www.mendeley.com/documents/?uuid=0dc7ea91-04f8-379a-9a1e-b7ba43bf70ad"]}],"mendeley":{"formattedCitation":"(Nguyen et al., 2013)","plainTextFormattedCitation":"(Nguyen et al., 2013)","previouslyFormattedCitation":"(Nguyen et al., 2013)"},"properties":{"noteIndex":0},"schema":"https://github.com/citation-style-language/schema/raw/master/csl-citation.json"}</w:instrText>
      </w:r>
      <w:r w:rsidR="00B811B8">
        <w:rPr>
          <w:rFonts w:ascii="Times New Roman" w:hAnsi="Times New Roman" w:cs="Times New Roman"/>
          <w:sz w:val="24"/>
        </w:rPr>
        <w:fldChar w:fldCharType="separate"/>
      </w:r>
      <w:r w:rsidR="00B811B8" w:rsidRPr="00B811B8">
        <w:rPr>
          <w:rFonts w:ascii="Times New Roman" w:hAnsi="Times New Roman" w:cs="Times New Roman"/>
          <w:noProof/>
          <w:sz w:val="24"/>
        </w:rPr>
        <w:t>(Nguyen et al., 2013)</w:t>
      </w:r>
      <w:r w:rsidR="00B811B8">
        <w:rPr>
          <w:rFonts w:ascii="Times New Roman" w:hAnsi="Times New Roman" w:cs="Times New Roman"/>
          <w:sz w:val="24"/>
        </w:rPr>
        <w:fldChar w:fldCharType="end"/>
      </w:r>
      <w:r w:rsidR="00B811B8">
        <w:rPr>
          <w:rFonts w:ascii="Times New Roman" w:hAnsi="Times New Roman" w:cs="Times New Roman"/>
          <w:sz w:val="24"/>
        </w:rPr>
        <w:t xml:space="preserve">. </w:t>
      </w:r>
      <w:r>
        <w:rPr>
          <w:rFonts w:ascii="Times New Roman" w:hAnsi="Times New Roman" w:cs="Times New Roman"/>
          <w:sz w:val="24"/>
        </w:rPr>
        <w:t xml:space="preserve">Plant and agricultural waste are used for making adsorbents for removal of heavy metals from wastewater. </w:t>
      </w:r>
      <w:r w:rsidR="00DC26A5">
        <w:rPr>
          <w:rFonts w:ascii="Times New Roman" w:hAnsi="Times New Roman" w:cs="Times New Roman"/>
          <w:sz w:val="24"/>
        </w:rPr>
        <w:t>Materials use dare rice husks, sugarcane bagasse, sawdust, spent grain, wheat bran, fruit and vegetable waste, plant fibers, tree bark</w:t>
      </w:r>
      <w:r w:rsidR="00CF445B">
        <w:rPr>
          <w:rFonts w:ascii="Times New Roman" w:hAnsi="Times New Roman" w:cs="Times New Roman"/>
          <w:sz w:val="24"/>
        </w:rPr>
        <w:t xml:space="preserve">, </w:t>
      </w:r>
      <w:r w:rsidR="00034D93">
        <w:rPr>
          <w:rFonts w:ascii="Times New Roman" w:hAnsi="Times New Roman" w:cs="Times New Roman"/>
          <w:sz w:val="24"/>
        </w:rPr>
        <w:t>coconut choir</w:t>
      </w:r>
      <w:r w:rsidR="00CF445B">
        <w:rPr>
          <w:rFonts w:ascii="Times New Roman" w:hAnsi="Times New Roman" w:cs="Times New Roman"/>
          <w:sz w:val="24"/>
        </w:rPr>
        <w:t>, tea and coffee residue</w:t>
      </w:r>
      <w:r w:rsidR="00034D93">
        <w:rPr>
          <w:rFonts w:ascii="Times New Roman" w:hAnsi="Times New Roman" w:cs="Times New Roman"/>
          <w:sz w:val="24"/>
        </w:rPr>
        <w:t xml:space="preserve"> are used </w:t>
      </w:r>
      <w:r w:rsidR="00034D93">
        <w:rPr>
          <w:rFonts w:ascii="Times New Roman" w:hAnsi="Times New Roman" w:cs="Times New Roman"/>
          <w:sz w:val="24"/>
        </w:rPr>
        <w:fldChar w:fldCharType="begin" w:fldLock="1"/>
      </w:r>
      <w:r w:rsidR="00CF445B">
        <w:rPr>
          <w:rFonts w:ascii="Times New Roman" w:hAnsi="Times New Roman" w:cs="Times New Roman"/>
          <w:sz w:val="24"/>
        </w:rPr>
        <w:instrText>ADDIN CSL_CITATION {"citationItems":[{"id":"ITEM-1","itemData":{"DOI":"10.1016/j.biortech.2007.06.011","ISSN":"09608524","PMID":"17681755","abstract":"The application of low-cost adsorbents obtained from plant wastes as a replacement for costly conventional methods of removing heavy metal ions from wastewater has been reviewed. It is well known that cellulosic waste materials can be obtained and employed as cheap adsorbents and their performance to remove heavy metal ions can be affected upon chemical treatment. In general, chemically modified plant wastes exhibit higher adsorption capacities than unmodified forms. Numerous chemicals have been used for modifications which include mineral and organic acids, bases, oxidizing agent, organic compounds, etc. In this review, an extensive list of plant wastes as adsorbents including rice husks, spent grain, sawdust, sugarcane bagasse, fruit wastes, weeds and others has been compiled. Some of the treated adsorbents show good adsorption capacities for Cd, Cu, Pb, Zn and Ni. © 2007 Elsevier Ltd. All rights reserved.","author":[{"dropping-particle":"","family":"Wan Ngah","given":"W. S.","non-dropping-particle":"","parse-names":false,"suffix":""},{"dropping-particle":"","family":"Hanafiah","given":"M. A.K.M.","non-dropping-particle":"","parse-names":false,"suffix":""}],"container-title":"Bioresource Technology","id":"ITEM-1","issue":"10","issued":{"date-parts":[["2008","7"]]},"page":"3935-3948","title":"Removal of heavy metal ions from wastewater by chemically modified plant wastes as adsorbents: A review","type":"article","volume":"99"},"uris":["http://www.mendeley.com/documents/?uuid=9b13fec8-ec3f-3178-8dd2-f4bf4d1ee3e4"]}],"mendeley":{"formattedCitation":"(Wan Ngah &amp; Hanafiah, 2008)","plainTextFormattedCitation":"(Wan Ngah &amp; Hanafiah, 2008)","previouslyFormattedCitation":"(Wan Ngah &amp; Hanafiah, 2008)"},"properties":{"noteIndex":0},"schema":"https://github.com/citation-style-language/schema/raw/master/csl-citation.json"}</w:instrText>
      </w:r>
      <w:r w:rsidR="00034D93">
        <w:rPr>
          <w:rFonts w:ascii="Times New Roman" w:hAnsi="Times New Roman" w:cs="Times New Roman"/>
          <w:sz w:val="24"/>
        </w:rPr>
        <w:fldChar w:fldCharType="separate"/>
      </w:r>
      <w:r w:rsidR="00034D93" w:rsidRPr="00034D93">
        <w:rPr>
          <w:rFonts w:ascii="Times New Roman" w:hAnsi="Times New Roman" w:cs="Times New Roman"/>
          <w:noProof/>
          <w:sz w:val="24"/>
        </w:rPr>
        <w:t>(Wan Ngah &amp; Hanafiah, 2008)</w:t>
      </w:r>
      <w:r w:rsidR="00034D93">
        <w:rPr>
          <w:rFonts w:ascii="Times New Roman" w:hAnsi="Times New Roman" w:cs="Times New Roman"/>
          <w:sz w:val="24"/>
        </w:rPr>
        <w:fldChar w:fldCharType="end"/>
      </w:r>
      <w:r w:rsidR="00CF445B">
        <w:rPr>
          <w:rFonts w:ascii="Times New Roman" w:hAnsi="Times New Roman" w:cs="Times New Roman"/>
          <w:sz w:val="24"/>
        </w:rPr>
        <w:t xml:space="preserve"> </w:t>
      </w:r>
      <w:r w:rsidR="00CF445B">
        <w:rPr>
          <w:rFonts w:ascii="Times New Roman" w:hAnsi="Times New Roman" w:cs="Times New Roman"/>
          <w:sz w:val="24"/>
        </w:rPr>
        <w:fldChar w:fldCharType="begin" w:fldLock="1"/>
      </w:r>
      <w:r w:rsidR="00B811B8">
        <w:rPr>
          <w:rFonts w:ascii="Times New Roman" w:hAnsi="Times New Roman" w:cs="Times New Roman"/>
          <w:sz w:val="24"/>
        </w:rPr>
        <w:instrText>ADDIN CSL_CITATION {"citationItems":[{"id":"ITEM-1","itemData":{"author":[{"dropping-particle":"","family":"Y. Orhan; H. Büyükgüngör","given":"","non-dropping-particle":"","parse-names":false,"suffix":""}],"id":"ITEM-1","issued":{"date-parts":[["0"]]},"title":"The Removal of Heavy Metals by Using Agricultural Wastes","type":"article-journal"},"uris":["http://www.mendeley.com/documents/?uuid=57d60712-c8ad-3598-b3bc-f771ecea4e1f"]}],"mendeley":{"formattedCitation":"(Y. Orhan; H. Büyükgüngör, n.d.)","plainTextFormattedCitation":"(Y. Orhan; H. Büyükgüngör, n.d.)","previouslyFormattedCitation":"(Y. Orhan; H. Büyükgüngör, n.d.)"},"properties":{"noteIndex":0},"schema":"https://github.com/citation-style-language/schema/raw/master/csl-citation.json"}</w:instrText>
      </w:r>
      <w:r w:rsidR="00CF445B">
        <w:rPr>
          <w:rFonts w:ascii="Times New Roman" w:hAnsi="Times New Roman" w:cs="Times New Roman"/>
          <w:sz w:val="24"/>
        </w:rPr>
        <w:fldChar w:fldCharType="separate"/>
      </w:r>
      <w:r w:rsidR="00CF445B" w:rsidRPr="00CF445B">
        <w:rPr>
          <w:rFonts w:ascii="Times New Roman" w:hAnsi="Times New Roman" w:cs="Times New Roman"/>
          <w:noProof/>
          <w:sz w:val="24"/>
        </w:rPr>
        <w:t>(Y. Orhan; H. Büyükgüngör, n.d.)</w:t>
      </w:r>
      <w:r w:rsidR="00CF445B">
        <w:rPr>
          <w:rFonts w:ascii="Times New Roman" w:hAnsi="Times New Roman" w:cs="Times New Roman"/>
          <w:sz w:val="24"/>
        </w:rPr>
        <w:fldChar w:fldCharType="end"/>
      </w:r>
      <w:r w:rsidR="00034D93">
        <w:rPr>
          <w:rFonts w:ascii="Times New Roman" w:hAnsi="Times New Roman" w:cs="Times New Roman"/>
          <w:sz w:val="24"/>
        </w:rPr>
        <w:t>.</w:t>
      </w:r>
      <w:r w:rsidR="00CF445B">
        <w:rPr>
          <w:rFonts w:ascii="Times New Roman" w:hAnsi="Times New Roman" w:cs="Times New Roman"/>
          <w:sz w:val="24"/>
        </w:rPr>
        <w:t xml:space="preserve"> </w:t>
      </w:r>
      <w:r w:rsidR="001768F4">
        <w:rPr>
          <w:rFonts w:ascii="Times New Roman" w:hAnsi="Times New Roman" w:cs="Times New Roman"/>
          <w:sz w:val="24"/>
        </w:rPr>
        <w:t>A</w:t>
      </w:r>
      <w:r w:rsidR="00912494">
        <w:rPr>
          <w:rFonts w:ascii="Times New Roman" w:hAnsi="Times New Roman" w:cs="Times New Roman"/>
          <w:sz w:val="24"/>
        </w:rPr>
        <w:t xml:space="preserve">gricultural </w:t>
      </w:r>
      <w:r w:rsidR="001768F4">
        <w:rPr>
          <w:rFonts w:ascii="Times New Roman" w:hAnsi="Times New Roman" w:cs="Times New Roman"/>
          <w:sz w:val="24"/>
        </w:rPr>
        <w:t xml:space="preserve">wastes are modified as well to increase their efficiency. Rice husk, wheat bran, fruit peels, </w:t>
      </w:r>
      <w:r w:rsidR="0084669B">
        <w:rPr>
          <w:rFonts w:ascii="Times New Roman" w:hAnsi="Times New Roman" w:cs="Times New Roman"/>
          <w:sz w:val="24"/>
        </w:rPr>
        <w:t xml:space="preserve">peanut shells, </w:t>
      </w:r>
      <w:r w:rsidR="001768F4">
        <w:rPr>
          <w:rFonts w:ascii="Times New Roman" w:hAnsi="Times New Roman" w:cs="Times New Roman"/>
          <w:sz w:val="24"/>
        </w:rPr>
        <w:t>okra waste, egg shells, straw, coffe</w:t>
      </w:r>
      <w:r w:rsidR="0084669B">
        <w:rPr>
          <w:rFonts w:ascii="Times New Roman" w:hAnsi="Times New Roman" w:cs="Times New Roman"/>
          <w:sz w:val="24"/>
        </w:rPr>
        <w:t>e, apple pomace and olive stones are use  for removal of heavy metals from wastewater</w:t>
      </w:r>
      <w:r w:rsidR="00A63051">
        <w:rPr>
          <w:rFonts w:ascii="Times New Roman" w:hAnsi="Times New Roman" w:cs="Times New Roman"/>
          <w:sz w:val="24"/>
        </w:rPr>
        <w:t xml:space="preserve"> </w:t>
      </w:r>
      <w:r w:rsidR="00A63051">
        <w:rPr>
          <w:rFonts w:ascii="Times New Roman" w:hAnsi="Times New Roman" w:cs="Times New Roman"/>
          <w:sz w:val="24"/>
        </w:rPr>
        <w:fldChar w:fldCharType="begin" w:fldLock="1"/>
      </w:r>
      <w:r w:rsidR="00A63051">
        <w:rPr>
          <w:rFonts w:ascii="Times New Roman" w:hAnsi="Times New Roman" w:cs="Times New Roman"/>
          <w:sz w:val="24"/>
        </w:rPr>
        <w:instrText>ADDIN CSL_CITATION {"citationItems":[{"id":"ITEM-1","itemData":{"DOI":"10.1007/978-3-319-71279-6_33","ISSN":"23648198","abstract":"The rapid industrial development and urbanization have intensified environmental pollution and caused deterioration of ecosystems by accumulation of many pollutants, especially heavy metals. Most of the heavy metals are toxic, and their ions are not biodegradable with the tendency to accumulate in the soil, water resources and the living organisms; hence, they are significant environmental pollutants. Therefore, the treatment of the heavy metal ions and their elimination from water and wastewater is very important for environmental protection and thus the public health. In the frame of this work, the adsorption abilities of natural and nanosorbents, particularly natural peanut husks, expanded perlite and graphene, to remove Ni(II), Pb(II), and Fe(II) ions from water systems, were investigated. The influence of the pH (4–8) of the solution, the amount of adsorbent (0.5–5.5 g/l), the initial metal ion concentration (0.3–2.0 mg/l), and the contact time (5–180 min.) on the efficiency of removal of metal ions was investigated. Thus, the optimal conditions for achieving maximal effectiveness for heavy metals removal were determined. The characterization of the sorbents was performed utilizing the following techniques: SEM and TGA. Adsorption equilibrium of the systems wasanalyzed using the following isotherms: Langmuir, Freundlich, Langmuir–Freundlich, and Redlich–Peterson.The maximal adsorption capacity of the peanut husks, perlite and graphene for Ni(II), Fe(II), Pb(II) was obtained, and the percentage of removal was determined. A comparative analysis for the efficiency of all used sorbents for Ni(II), Pb(II), and Fe(II) ions removal from the three component systems was conducted at the end. The expanded perlite gave the best results for the removal of Ni (II) and Pb (II) ions, while graphene proved to be excellent adsorbent for Fe(II) ions with an efficiency of 100%.","author":[{"dropping-particle":"","family":"Grozdanov","given":"Anita","non-dropping-particle":"","parse-names":false,"suffix":""},{"dropping-particle":"","family":"Atkovska","given":"Katerina","non-dropping-particle":"","parse-names":false,"suffix":""},{"dropping-particle":"","family":"Lisickov","given":"Kiril","non-dropping-particle":"","parse-names":false,"suffix":""},{"dropping-particle":"","family":"Ruseska","given":"Gordana","non-dropping-particle":"","parse-names":false,"suffix":""},{"dropping-particle":"","family":"Dimitrov","given":"Aleksandar T.","non-dropping-particle":"","parse-names":false,"suffix":""}],"container-title":"Springer Water","id":"ITEM-1","issued":{"date-parts":[["2018"]]},"page":"239-244","title":"Removal of Heavy Metal Ions from Wastewater Using Bio- and Nanosorbents","type":"article-journal"},"uris":["http://www.mendeley.com/documents/?uuid=367879f9-53fe-4e7b-9fd2-4e0bb525e009"]}],"mendeley":{"formattedCitation":"(Grozdanov et al., 2018)","plainTextFormattedCitation":"(Grozdanov et al., 2018)"},"properties":{"noteIndex":0},"schema":"https://github.com/citation-style-language/schema/raw/master/csl-citation.json"}</w:instrText>
      </w:r>
      <w:r w:rsidR="00A63051">
        <w:rPr>
          <w:rFonts w:ascii="Times New Roman" w:hAnsi="Times New Roman" w:cs="Times New Roman"/>
          <w:sz w:val="24"/>
        </w:rPr>
        <w:fldChar w:fldCharType="separate"/>
      </w:r>
      <w:r w:rsidR="00A63051" w:rsidRPr="00A63051">
        <w:rPr>
          <w:rFonts w:ascii="Times New Roman" w:hAnsi="Times New Roman" w:cs="Times New Roman"/>
          <w:noProof/>
          <w:sz w:val="24"/>
        </w:rPr>
        <w:t>(Grozdanov et al., 2018)</w:t>
      </w:r>
      <w:r w:rsidR="00A63051">
        <w:rPr>
          <w:rFonts w:ascii="Times New Roman" w:hAnsi="Times New Roman" w:cs="Times New Roman"/>
          <w:sz w:val="24"/>
        </w:rPr>
        <w:fldChar w:fldCharType="end"/>
      </w:r>
      <w:r w:rsidR="0084669B">
        <w:rPr>
          <w:rFonts w:ascii="Times New Roman" w:hAnsi="Times New Roman" w:cs="Times New Roman"/>
          <w:sz w:val="24"/>
        </w:rPr>
        <w:t>.</w:t>
      </w:r>
      <w:r w:rsidR="00A63051">
        <w:rPr>
          <w:rFonts w:ascii="Times New Roman" w:hAnsi="Times New Roman" w:cs="Times New Roman"/>
          <w:sz w:val="24"/>
        </w:rPr>
        <w:t xml:space="preserve">  </w:t>
      </w:r>
      <w:r w:rsidR="0084669B">
        <w:rPr>
          <w:rFonts w:ascii="Times New Roman" w:hAnsi="Times New Roman" w:cs="Times New Roman"/>
          <w:sz w:val="24"/>
        </w:rPr>
        <w:t xml:space="preserve">  </w:t>
      </w:r>
    </w:p>
    <w:p w14:paraId="457D2B21" w14:textId="77777777" w:rsidR="00F31668" w:rsidRPr="00820DE4" w:rsidRDefault="00F31668">
      <w:pPr>
        <w:rPr>
          <w:rFonts w:ascii="Times New Roman" w:hAnsi="Times New Roman" w:cs="Times New Roman"/>
          <w:sz w:val="24"/>
        </w:rPr>
      </w:pPr>
    </w:p>
    <w:p w14:paraId="0D8FD151" w14:textId="77777777" w:rsidR="002F3889" w:rsidRPr="002F3889" w:rsidRDefault="002F3889">
      <w:pPr>
        <w:rPr>
          <w:rFonts w:ascii="Times New Roman" w:hAnsi="Times New Roman" w:cs="Times New Roman"/>
          <w:sz w:val="24"/>
        </w:rPr>
      </w:pPr>
    </w:p>
    <w:sectPr w:rsidR="002F3889" w:rsidRPr="002F38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5BA8"/>
    <w:rsid w:val="00034D93"/>
    <w:rsid w:val="000823F9"/>
    <w:rsid w:val="000D651D"/>
    <w:rsid w:val="000F53C2"/>
    <w:rsid w:val="001768F4"/>
    <w:rsid w:val="00253692"/>
    <w:rsid w:val="002A45A6"/>
    <w:rsid w:val="002F3889"/>
    <w:rsid w:val="00346530"/>
    <w:rsid w:val="00347CC1"/>
    <w:rsid w:val="003A5554"/>
    <w:rsid w:val="005601B5"/>
    <w:rsid w:val="006D59FD"/>
    <w:rsid w:val="00735B9C"/>
    <w:rsid w:val="00765A7C"/>
    <w:rsid w:val="007B28A2"/>
    <w:rsid w:val="00820DE4"/>
    <w:rsid w:val="0084669B"/>
    <w:rsid w:val="00895BA8"/>
    <w:rsid w:val="008C2176"/>
    <w:rsid w:val="00912494"/>
    <w:rsid w:val="00A33D17"/>
    <w:rsid w:val="00A61196"/>
    <w:rsid w:val="00A63051"/>
    <w:rsid w:val="00AB32C8"/>
    <w:rsid w:val="00AD5DBF"/>
    <w:rsid w:val="00B811B8"/>
    <w:rsid w:val="00BA1B83"/>
    <w:rsid w:val="00C01173"/>
    <w:rsid w:val="00C27402"/>
    <w:rsid w:val="00CF445B"/>
    <w:rsid w:val="00DC26A5"/>
    <w:rsid w:val="00E04022"/>
    <w:rsid w:val="00E96EF0"/>
    <w:rsid w:val="00EB02F3"/>
    <w:rsid w:val="00F31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0C21B"/>
  <w15:chartTrackingRefBased/>
  <w15:docId w15:val="{9EC034ED-3FB0-4D1E-A93C-EB841711A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ED5F6A-F18D-4AB1-87DE-06478E1729E7}">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BBB9A-4E56-43B7-B06C-E2E6D71F0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232</Words>
  <Characters>1842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bad Bilquees Khan</dc:creator>
  <cp:keywords/>
  <dc:description/>
  <cp:lastModifiedBy>Zabad Bilquees Khan</cp:lastModifiedBy>
  <cp:revision>2</cp:revision>
  <dcterms:created xsi:type="dcterms:W3CDTF">2023-03-11T14:37:00Z</dcterms:created>
  <dcterms:modified xsi:type="dcterms:W3CDTF">2023-03-1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da698f-dc4d-39fe-bc4f-8c44a0cc8362</vt:lpwstr>
  </property>
  <property fmtid="{D5CDD505-2E9C-101B-9397-08002B2CF9AE}" pid="24" name="Mendeley Citation Style_1">
    <vt:lpwstr>http://www.zotero.org/styles/apa</vt:lpwstr>
  </property>
</Properties>
</file>